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w:t>
      </w:r>
      <w:r>
        <w:t>uanto maior a diferença entre as duas músicas, maior a probabilidade de o usuário ter gostado da música que ele por mais tempo</w:t>
      </w:r>
      <w:r>
        <w:t>.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lastRenderedPageBreak/>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lastRenderedPageBreak/>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79AF57FF" w:rsidR="002657F3" w:rsidRPr="00E4071D" w:rsidRDefault="002657F3" w:rsidP="00B550F0">
      <w:r>
        <w:tab/>
        <w:t xml:space="preserve">- parece que usaram os sensores “crus”, poderíamos utilizar algo como: </w:t>
      </w:r>
      <w:proofErr w:type="spellStart"/>
      <w:r>
        <w:t>esta</w:t>
      </w:r>
      <w:proofErr w:type="spellEnd"/>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lastRenderedPageBreak/>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lastRenderedPageBreak/>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FA894B" w14:textId="77777777" w:rsidR="00432A8A" w:rsidRDefault="00432A8A" w:rsidP="0080100E">
      <w:r>
        <w:separator/>
      </w:r>
    </w:p>
    <w:p w14:paraId="5771EDD8" w14:textId="77777777" w:rsidR="00432A8A" w:rsidRDefault="00432A8A" w:rsidP="0080100E"/>
    <w:p w14:paraId="48BE4B03" w14:textId="77777777" w:rsidR="00432A8A" w:rsidRDefault="00432A8A" w:rsidP="0080100E"/>
    <w:p w14:paraId="4750A03C" w14:textId="77777777" w:rsidR="00432A8A" w:rsidRDefault="00432A8A" w:rsidP="0080100E"/>
    <w:p w14:paraId="7B1FF815" w14:textId="77777777" w:rsidR="00432A8A" w:rsidRDefault="00432A8A" w:rsidP="0080100E"/>
    <w:p w14:paraId="147D391D" w14:textId="77777777" w:rsidR="00432A8A" w:rsidRDefault="00432A8A" w:rsidP="0080100E"/>
    <w:p w14:paraId="2304CE33" w14:textId="77777777" w:rsidR="00432A8A" w:rsidRDefault="00432A8A" w:rsidP="0080100E"/>
    <w:p w14:paraId="0A674B01" w14:textId="77777777" w:rsidR="00432A8A" w:rsidRDefault="00432A8A" w:rsidP="0080100E"/>
    <w:p w14:paraId="37B51BFD" w14:textId="77777777" w:rsidR="00432A8A" w:rsidRDefault="00432A8A" w:rsidP="0080100E"/>
    <w:p w14:paraId="39FF7C59" w14:textId="77777777" w:rsidR="00432A8A" w:rsidRDefault="00432A8A" w:rsidP="0080100E"/>
    <w:p w14:paraId="19522818" w14:textId="77777777" w:rsidR="00432A8A" w:rsidRDefault="00432A8A" w:rsidP="0080100E"/>
    <w:p w14:paraId="7FD8D850" w14:textId="77777777" w:rsidR="00432A8A" w:rsidRDefault="00432A8A" w:rsidP="0080100E"/>
    <w:p w14:paraId="3CEF6CB9" w14:textId="77777777" w:rsidR="00432A8A" w:rsidRDefault="00432A8A" w:rsidP="0080100E"/>
    <w:p w14:paraId="482AD231" w14:textId="77777777" w:rsidR="00432A8A" w:rsidRDefault="00432A8A" w:rsidP="0080100E"/>
    <w:p w14:paraId="2DCE8B9A" w14:textId="77777777" w:rsidR="00432A8A" w:rsidRDefault="00432A8A"/>
    <w:p w14:paraId="67CE58B4" w14:textId="77777777" w:rsidR="00432A8A" w:rsidRDefault="00432A8A" w:rsidP="009F310A"/>
    <w:p w14:paraId="722DCF59" w14:textId="77777777" w:rsidR="00432A8A" w:rsidRDefault="00432A8A" w:rsidP="00152AD4"/>
  </w:endnote>
  <w:endnote w:type="continuationSeparator" w:id="0">
    <w:p w14:paraId="43F96D42" w14:textId="77777777" w:rsidR="00432A8A" w:rsidRDefault="00432A8A" w:rsidP="0080100E">
      <w:r>
        <w:continuationSeparator/>
      </w:r>
    </w:p>
    <w:p w14:paraId="52E166C6" w14:textId="77777777" w:rsidR="00432A8A" w:rsidRDefault="00432A8A" w:rsidP="0080100E"/>
    <w:p w14:paraId="2C30A60E" w14:textId="77777777" w:rsidR="00432A8A" w:rsidRDefault="00432A8A" w:rsidP="0080100E"/>
    <w:p w14:paraId="615F1EAE" w14:textId="77777777" w:rsidR="00432A8A" w:rsidRDefault="00432A8A" w:rsidP="0080100E"/>
    <w:p w14:paraId="1928F0E0" w14:textId="77777777" w:rsidR="00432A8A" w:rsidRDefault="00432A8A" w:rsidP="0080100E"/>
    <w:p w14:paraId="52AD77EC" w14:textId="77777777" w:rsidR="00432A8A" w:rsidRDefault="00432A8A" w:rsidP="0080100E"/>
    <w:p w14:paraId="63DE7B90" w14:textId="77777777" w:rsidR="00432A8A" w:rsidRDefault="00432A8A" w:rsidP="0080100E"/>
    <w:p w14:paraId="6937338E" w14:textId="77777777" w:rsidR="00432A8A" w:rsidRDefault="00432A8A" w:rsidP="0080100E"/>
    <w:p w14:paraId="05C1AC2D" w14:textId="77777777" w:rsidR="00432A8A" w:rsidRDefault="00432A8A" w:rsidP="0080100E"/>
    <w:p w14:paraId="71F6E8CD" w14:textId="77777777" w:rsidR="00432A8A" w:rsidRDefault="00432A8A" w:rsidP="0080100E"/>
    <w:p w14:paraId="284DF1FE" w14:textId="77777777" w:rsidR="00432A8A" w:rsidRDefault="00432A8A" w:rsidP="0080100E"/>
    <w:p w14:paraId="514957F1" w14:textId="77777777" w:rsidR="00432A8A" w:rsidRDefault="00432A8A" w:rsidP="0080100E"/>
    <w:p w14:paraId="05BF9B03" w14:textId="77777777" w:rsidR="00432A8A" w:rsidRDefault="00432A8A" w:rsidP="0080100E"/>
    <w:p w14:paraId="22AA6921" w14:textId="77777777" w:rsidR="00432A8A" w:rsidRDefault="00432A8A" w:rsidP="0080100E"/>
    <w:p w14:paraId="7E8FE2D0" w14:textId="77777777" w:rsidR="00432A8A" w:rsidRDefault="00432A8A"/>
    <w:p w14:paraId="70FD3EDE" w14:textId="77777777" w:rsidR="00432A8A" w:rsidRDefault="00432A8A" w:rsidP="009F310A"/>
    <w:p w14:paraId="3E61CDD9" w14:textId="77777777" w:rsidR="00432A8A" w:rsidRDefault="00432A8A"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FBCEF7" w14:textId="77777777" w:rsidR="00432A8A" w:rsidRDefault="00432A8A" w:rsidP="0080100E">
      <w:r>
        <w:separator/>
      </w:r>
    </w:p>
    <w:p w14:paraId="3D3F9F90" w14:textId="77777777" w:rsidR="00432A8A" w:rsidRDefault="00432A8A" w:rsidP="0080100E"/>
    <w:p w14:paraId="4CD93C3E" w14:textId="77777777" w:rsidR="00432A8A" w:rsidRDefault="00432A8A" w:rsidP="0080100E"/>
    <w:p w14:paraId="44E8E3B3" w14:textId="77777777" w:rsidR="00432A8A" w:rsidRDefault="00432A8A" w:rsidP="0080100E"/>
    <w:p w14:paraId="35742750" w14:textId="77777777" w:rsidR="00432A8A" w:rsidRDefault="00432A8A" w:rsidP="0080100E"/>
    <w:p w14:paraId="4415075F" w14:textId="77777777" w:rsidR="00432A8A" w:rsidRDefault="00432A8A"/>
    <w:p w14:paraId="75C8A325" w14:textId="77777777" w:rsidR="00432A8A" w:rsidRDefault="00432A8A" w:rsidP="009F310A"/>
    <w:p w14:paraId="2D27C844" w14:textId="77777777" w:rsidR="00432A8A" w:rsidRDefault="00432A8A" w:rsidP="00152AD4"/>
  </w:footnote>
  <w:footnote w:type="continuationSeparator" w:id="0">
    <w:p w14:paraId="6581F6F7" w14:textId="77777777" w:rsidR="00432A8A" w:rsidRDefault="00432A8A" w:rsidP="0080100E">
      <w:r>
        <w:continuationSeparator/>
      </w:r>
    </w:p>
    <w:p w14:paraId="45EC43D0" w14:textId="77777777" w:rsidR="00432A8A" w:rsidRDefault="00432A8A" w:rsidP="0080100E"/>
    <w:p w14:paraId="13F2537D" w14:textId="77777777" w:rsidR="00432A8A" w:rsidRDefault="00432A8A" w:rsidP="0080100E"/>
    <w:p w14:paraId="52799C7B" w14:textId="77777777" w:rsidR="00432A8A" w:rsidRDefault="00432A8A" w:rsidP="0080100E"/>
    <w:p w14:paraId="1E74EBC2" w14:textId="77777777" w:rsidR="00432A8A" w:rsidRDefault="00432A8A" w:rsidP="0080100E"/>
    <w:p w14:paraId="0685397D" w14:textId="77777777" w:rsidR="00432A8A" w:rsidRDefault="00432A8A" w:rsidP="0080100E"/>
    <w:p w14:paraId="3FFB12E1" w14:textId="77777777" w:rsidR="00432A8A" w:rsidRDefault="00432A8A" w:rsidP="0080100E"/>
    <w:p w14:paraId="1E100A7F" w14:textId="77777777" w:rsidR="00432A8A" w:rsidRDefault="00432A8A" w:rsidP="0080100E"/>
    <w:p w14:paraId="686F6BEC" w14:textId="77777777" w:rsidR="00432A8A" w:rsidRDefault="00432A8A" w:rsidP="0080100E"/>
    <w:p w14:paraId="158C2902" w14:textId="77777777" w:rsidR="00432A8A" w:rsidRDefault="00432A8A" w:rsidP="0080100E"/>
    <w:p w14:paraId="3D0DF743" w14:textId="77777777" w:rsidR="00432A8A" w:rsidRDefault="00432A8A" w:rsidP="0080100E"/>
    <w:p w14:paraId="5BD38E65" w14:textId="77777777" w:rsidR="00432A8A" w:rsidRDefault="00432A8A" w:rsidP="0080100E"/>
    <w:p w14:paraId="5E0A965A" w14:textId="77777777" w:rsidR="00432A8A" w:rsidRDefault="00432A8A" w:rsidP="0080100E"/>
    <w:p w14:paraId="5736D67B" w14:textId="77777777" w:rsidR="00432A8A" w:rsidRDefault="00432A8A" w:rsidP="0080100E"/>
    <w:p w14:paraId="6DCF1A14" w14:textId="77777777" w:rsidR="00432A8A" w:rsidRDefault="00432A8A"/>
    <w:p w14:paraId="3D285299" w14:textId="77777777" w:rsidR="00432A8A" w:rsidRDefault="00432A8A" w:rsidP="009F310A"/>
    <w:p w14:paraId="4EF58F9F" w14:textId="77777777" w:rsidR="00432A8A" w:rsidRDefault="00432A8A"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1D1C"/>
    <w:rsid w:val="00016710"/>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1A0E"/>
    <w:rsid w:val="000A31CF"/>
    <w:rsid w:val="000A3B00"/>
    <w:rsid w:val="000A6503"/>
    <w:rsid w:val="000B1589"/>
    <w:rsid w:val="000B7BD9"/>
    <w:rsid w:val="000B7EF7"/>
    <w:rsid w:val="000C049F"/>
    <w:rsid w:val="000C396C"/>
    <w:rsid w:val="000C4C09"/>
    <w:rsid w:val="000C619D"/>
    <w:rsid w:val="000D1CE9"/>
    <w:rsid w:val="000D4B14"/>
    <w:rsid w:val="000E08FD"/>
    <w:rsid w:val="000E38E4"/>
    <w:rsid w:val="000E7C35"/>
    <w:rsid w:val="000F2A3F"/>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0D5"/>
    <w:rsid w:val="00152AD4"/>
    <w:rsid w:val="001542D6"/>
    <w:rsid w:val="0016081C"/>
    <w:rsid w:val="00171833"/>
    <w:rsid w:val="00184CE5"/>
    <w:rsid w:val="00187032"/>
    <w:rsid w:val="00192084"/>
    <w:rsid w:val="00192101"/>
    <w:rsid w:val="00194BAB"/>
    <w:rsid w:val="001956E6"/>
    <w:rsid w:val="0019741D"/>
    <w:rsid w:val="001A0156"/>
    <w:rsid w:val="001B337E"/>
    <w:rsid w:val="001C3942"/>
    <w:rsid w:val="001C3DD0"/>
    <w:rsid w:val="001D208F"/>
    <w:rsid w:val="001D5A80"/>
    <w:rsid w:val="001E0A1A"/>
    <w:rsid w:val="001E1F73"/>
    <w:rsid w:val="001E5816"/>
    <w:rsid w:val="001F2A84"/>
    <w:rsid w:val="001F5A21"/>
    <w:rsid w:val="00201E61"/>
    <w:rsid w:val="0020708D"/>
    <w:rsid w:val="00215DF2"/>
    <w:rsid w:val="00222E9F"/>
    <w:rsid w:val="0023127B"/>
    <w:rsid w:val="002337EE"/>
    <w:rsid w:val="0023412E"/>
    <w:rsid w:val="00237241"/>
    <w:rsid w:val="00243404"/>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873FC"/>
    <w:rsid w:val="0029277B"/>
    <w:rsid w:val="002A0697"/>
    <w:rsid w:val="002A164E"/>
    <w:rsid w:val="002A1C5F"/>
    <w:rsid w:val="002B021F"/>
    <w:rsid w:val="002B6979"/>
    <w:rsid w:val="002B6B6F"/>
    <w:rsid w:val="002D0E01"/>
    <w:rsid w:val="002D545F"/>
    <w:rsid w:val="002E16AD"/>
    <w:rsid w:val="002E2086"/>
    <w:rsid w:val="002E41D8"/>
    <w:rsid w:val="002F0607"/>
    <w:rsid w:val="002F37B9"/>
    <w:rsid w:val="002F4358"/>
    <w:rsid w:val="002F50CD"/>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52B1"/>
    <w:rsid w:val="0034606C"/>
    <w:rsid w:val="00352AFF"/>
    <w:rsid w:val="00354103"/>
    <w:rsid w:val="003564E6"/>
    <w:rsid w:val="00360AD6"/>
    <w:rsid w:val="00362D8A"/>
    <w:rsid w:val="00363B83"/>
    <w:rsid w:val="003679F5"/>
    <w:rsid w:val="003771D9"/>
    <w:rsid w:val="003771F4"/>
    <w:rsid w:val="00377BBD"/>
    <w:rsid w:val="00381EE6"/>
    <w:rsid w:val="00383060"/>
    <w:rsid w:val="00390005"/>
    <w:rsid w:val="003929EF"/>
    <w:rsid w:val="00394FEB"/>
    <w:rsid w:val="00396453"/>
    <w:rsid w:val="003975B9"/>
    <w:rsid w:val="003A2A21"/>
    <w:rsid w:val="003A5B9F"/>
    <w:rsid w:val="003A6D15"/>
    <w:rsid w:val="003B0444"/>
    <w:rsid w:val="003B1F3F"/>
    <w:rsid w:val="003B2512"/>
    <w:rsid w:val="003B370A"/>
    <w:rsid w:val="003B56C3"/>
    <w:rsid w:val="003B6A4F"/>
    <w:rsid w:val="003B78E9"/>
    <w:rsid w:val="003C1616"/>
    <w:rsid w:val="003C49D3"/>
    <w:rsid w:val="003C5B9A"/>
    <w:rsid w:val="003C6629"/>
    <w:rsid w:val="003D4992"/>
    <w:rsid w:val="003D50AF"/>
    <w:rsid w:val="003D5985"/>
    <w:rsid w:val="003F25FB"/>
    <w:rsid w:val="003F2926"/>
    <w:rsid w:val="003F4DAB"/>
    <w:rsid w:val="0040163B"/>
    <w:rsid w:val="004019D4"/>
    <w:rsid w:val="004032F8"/>
    <w:rsid w:val="00403B36"/>
    <w:rsid w:val="00404658"/>
    <w:rsid w:val="00412F59"/>
    <w:rsid w:val="00413F67"/>
    <w:rsid w:val="00414DB8"/>
    <w:rsid w:val="00420799"/>
    <w:rsid w:val="00420B24"/>
    <w:rsid w:val="00426FA3"/>
    <w:rsid w:val="0043113F"/>
    <w:rsid w:val="00431A87"/>
    <w:rsid w:val="0043256B"/>
    <w:rsid w:val="00432821"/>
    <w:rsid w:val="00432A8A"/>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0549"/>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08BE"/>
    <w:rsid w:val="00541256"/>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4E44"/>
    <w:rsid w:val="005973E9"/>
    <w:rsid w:val="005A316E"/>
    <w:rsid w:val="005A4548"/>
    <w:rsid w:val="005B53F2"/>
    <w:rsid w:val="005B79CC"/>
    <w:rsid w:val="005C1336"/>
    <w:rsid w:val="005C34DA"/>
    <w:rsid w:val="005C3E4D"/>
    <w:rsid w:val="005D0600"/>
    <w:rsid w:val="005D20DD"/>
    <w:rsid w:val="005D2FC9"/>
    <w:rsid w:val="005E6C22"/>
    <w:rsid w:val="005E7DF5"/>
    <w:rsid w:val="005F01D8"/>
    <w:rsid w:val="005F30CE"/>
    <w:rsid w:val="005F599E"/>
    <w:rsid w:val="00602A14"/>
    <w:rsid w:val="00602D3F"/>
    <w:rsid w:val="0060678B"/>
    <w:rsid w:val="00610EB3"/>
    <w:rsid w:val="00611DE3"/>
    <w:rsid w:val="00615D0C"/>
    <w:rsid w:val="00617B67"/>
    <w:rsid w:val="00627653"/>
    <w:rsid w:val="006305F5"/>
    <w:rsid w:val="00630915"/>
    <w:rsid w:val="00632F3D"/>
    <w:rsid w:val="00633DE8"/>
    <w:rsid w:val="0063452F"/>
    <w:rsid w:val="00640DD5"/>
    <w:rsid w:val="00641606"/>
    <w:rsid w:val="00642311"/>
    <w:rsid w:val="00644FDA"/>
    <w:rsid w:val="00647119"/>
    <w:rsid w:val="0064773D"/>
    <w:rsid w:val="00651BBC"/>
    <w:rsid w:val="006576A8"/>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07ADA"/>
    <w:rsid w:val="00710DB0"/>
    <w:rsid w:val="0071123B"/>
    <w:rsid w:val="00720ABD"/>
    <w:rsid w:val="007242D1"/>
    <w:rsid w:val="007253CE"/>
    <w:rsid w:val="007270CB"/>
    <w:rsid w:val="007276E0"/>
    <w:rsid w:val="00727BAA"/>
    <w:rsid w:val="00731415"/>
    <w:rsid w:val="007345C8"/>
    <w:rsid w:val="007377CD"/>
    <w:rsid w:val="007407A2"/>
    <w:rsid w:val="00747560"/>
    <w:rsid w:val="0074777A"/>
    <w:rsid w:val="00747EC9"/>
    <w:rsid w:val="0075261D"/>
    <w:rsid w:val="007575BF"/>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4305"/>
    <w:rsid w:val="007C4395"/>
    <w:rsid w:val="007C48E1"/>
    <w:rsid w:val="007C54E1"/>
    <w:rsid w:val="007C62DC"/>
    <w:rsid w:val="007D1C54"/>
    <w:rsid w:val="007D34A5"/>
    <w:rsid w:val="007D49DC"/>
    <w:rsid w:val="007E0D5C"/>
    <w:rsid w:val="007E2E60"/>
    <w:rsid w:val="007E340A"/>
    <w:rsid w:val="007E41DF"/>
    <w:rsid w:val="007E487B"/>
    <w:rsid w:val="007E551A"/>
    <w:rsid w:val="007E7BCB"/>
    <w:rsid w:val="007F00BA"/>
    <w:rsid w:val="007F09C5"/>
    <w:rsid w:val="007F43C8"/>
    <w:rsid w:val="007F46EA"/>
    <w:rsid w:val="007F490C"/>
    <w:rsid w:val="007F4FDB"/>
    <w:rsid w:val="007F6D4A"/>
    <w:rsid w:val="007F7281"/>
    <w:rsid w:val="0080100E"/>
    <w:rsid w:val="00804238"/>
    <w:rsid w:val="00804534"/>
    <w:rsid w:val="00806E2F"/>
    <w:rsid w:val="0081731F"/>
    <w:rsid w:val="00826009"/>
    <w:rsid w:val="0082677E"/>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70D6F"/>
    <w:rsid w:val="008720F9"/>
    <w:rsid w:val="008740F6"/>
    <w:rsid w:val="0087722D"/>
    <w:rsid w:val="0087774B"/>
    <w:rsid w:val="00880221"/>
    <w:rsid w:val="0088087B"/>
    <w:rsid w:val="00882366"/>
    <w:rsid w:val="0088291D"/>
    <w:rsid w:val="00883021"/>
    <w:rsid w:val="008849DE"/>
    <w:rsid w:val="00886E29"/>
    <w:rsid w:val="00887424"/>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3AAF"/>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228D"/>
    <w:rsid w:val="00953828"/>
    <w:rsid w:val="009634F0"/>
    <w:rsid w:val="00963EBC"/>
    <w:rsid w:val="0097052D"/>
    <w:rsid w:val="00971385"/>
    <w:rsid w:val="009749D2"/>
    <w:rsid w:val="009751B6"/>
    <w:rsid w:val="0097624C"/>
    <w:rsid w:val="009765AA"/>
    <w:rsid w:val="00977D20"/>
    <w:rsid w:val="00992898"/>
    <w:rsid w:val="009933CD"/>
    <w:rsid w:val="009952AB"/>
    <w:rsid w:val="00996911"/>
    <w:rsid w:val="009972B4"/>
    <w:rsid w:val="009A3E26"/>
    <w:rsid w:val="009C0BCD"/>
    <w:rsid w:val="009C1497"/>
    <w:rsid w:val="009D0E14"/>
    <w:rsid w:val="009D1033"/>
    <w:rsid w:val="009D157F"/>
    <w:rsid w:val="009D23B5"/>
    <w:rsid w:val="009E1FD9"/>
    <w:rsid w:val="009E399F"/>
    <w:rsid w:val="009E4432"/>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979E5"/>
    <w:rsid w:val="00AA255F"/>
    <w:rsid w:val="00AA3382"/>
    <w:rsid w:val="00AA4553"/>
    <w:rsid w:val="00AB2F1B"/>
    <w:rsid w:val="00AB46A8"/>
    <w:rsid w:val="00AB5053"/>
    <w:rsid w:val="00AC5E67"/>
    <w:rsid w:val="00AD0675"/>
    <w:rsid w:val="00AD5487"/>
    <w:rsid w:val="00AE6B7A"/>
    <w:rsid w:val="00AF564F"/>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455B"/>
    <w:rsid w:val="00C172FF"/>
    <w:rsid w:val="00C17E2C"/>
    <w:rsid w:val="00C23C70"/>
    <w:rsid w:val="00C24151"/>
    <w:rsid w:val="00C33B87"/>
    <w:rsid w:val="00C34F8D"/>
    <w:rsid w:val="00C3617C"/>
    <w:rsid w:val="00C36200"/>
    <w:rsid w:val="00C4033A"/>
    <w:rsid w:val="00C4036E"/>
    <w:rsid w:val="00C415DA"/>
    <w:rsid w:val="00C42379"/>
    <w:rsid w:val="00C44F0E"/>
    <w:rsid w:val="00C4780B"/>
    <w:rsid w:val="00C527D0"/>
    <w:rsid w:val="00C53548"/>
    <w:rsid w:val="00C536D7"/>
    <w:rsid w:val="00C55E2E"/>
    <w:rsid w:val="00C62180"/>
    <w:rsid w:val="00C629BC"/>
    <w:rsid w:val="00C648F5"/>
    <w:rsid w:val="00C71C42"/>
    <w:rsid w:val="00C73BA0"/>
    <w:rsid w:val="00C73ED4"/>
    <w:rsid w:val="00C740A9"/>
    <w:rsid w:val="00C7667F"/>
    <w:rsid w:val="00C766F3"/>
    <w:rsid w:val="00C777DD"/>
    <w:rsid w:val="00C82AC5"/>
    <w:rsid w:val="00C91C54"/>
    <w:rsid w:val="00CA076D"/>
    <w:rsid w:val="00CA0DDE"/>
    <w:rsid w:val="00CB1044"/>
    <w:rsid w:val="00CB3CF6"/>
    <w:rsid w:val="00CC0DEC"/>
    <w:rsid w:val="00CC1EEA"/>
    <w:rsid w:val="00CC24CC"/>
    <w:rsid w:val="00CC5596"/>
    <w:rsid w:val="00CC7714"/>
    <w:rsid w:val="00CD14A3"/>
    <w:rsid w:val="00CD37D3"/>
    <w:rsid w:val="00CD5882"/>
    <w:rsid w:val="00CD6D0B"/>
    <w:rsid w:val="00CF105C"/>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97125"/>
    <w:rsid w:val="00D9785C"/>
    <w:rsid w:val="00DA05B5"/>
    <w:rsid w:val="00DB0901"/>
    <w:rsid w:val="00DB49E1"/>
    <w:rsid w:val="00DC12DC"/>
    <w:rsid w:val="00DC1D1F"/>
    <w:rsid w:val="00DC3A27"/>
    <w:rsid w:val="00DD1EA2"/>
    <w:rsid w:val="00DD27D8"/>
    <w:rsid w:val="00DD7967"/>
    <w:rsid w:val="00DD7D73"/>
    <w:rsid w:val="00DE09F4"/>
    <w:rsid w:val="00DE11A3"/>
    <w:rsid w:val="00DE310A"/>
    <w:rsid w:val="00DE42B7"/>
    <w:rsid w:val="00DE5F15"/>
    <w:rsid w:val="00DE630C"/>
    <w:rsid w:val="00DF3A09"/>
    <w:rsid w:val="00DF4FFD"/>
    <w:rsid w:val="00E0178F"/>
    <w:rsid w:val="00E02E2F"/>
    <w:rsid w:val="00E04C14"/>
    <w:rsid w:val="00E062AB"/>
    <w:rsid w:val="00E153D7"/>
    <w:rsid w:val="00E233E2"/>
    <w:rsid w:val="00E30761"/>
    <w:rsid w:val="00E31CC1"/>
    <w:rsid w:val="00E324C2"/>
    <w:rsid w:val="00E32B41"/>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216"/>
    <w:rsid w:val="00EE145E"/>
    <w:rsid w:val="00EE2977"/>
    <w:rsid w:val="00EE37DA"/>
    <w:rsid w:val="00EE5AC3"/>
    <w:rsid w:val="00EF1BFD"/>
    <w:rsid w:val="00EF770C"/>
    <w:rsid w:val="00F01269"/>
    <w:rsid w:val="00F042C6"/>
    <w:rsid w:val="00F05B21"/>
    <w:rsid w:val="00F12A39"/>
    <w:rsid w:val="00F13211"/>
    <w:rsid w:val="00F13431"/>
    <w:rsid w:val="00F135CF"/>
    <w:rsid w:val="00F16FE4"/>
    <w:rsid w:val="00F3365D"/>
    <w:rsid w:val="00F34B49"/>
    <w:rsid w:val="00F34FC3"/>
    <w:rsid w:val="00F35A56"/>
    <w:rsid w:val="00F43E3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2593"/>
    <w:rsid w:val="00FA436C"/>
    <w:rsid w:val="00FA70D8"/>
    <w:rsid w:val="00FA7303"/>
    <w:rsid w:val="00FB1541"/>
    <w:rsid w:val="00FB1EFF"/>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65AA"/>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6FE64-B3C6-469F-83A5-6EB303626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9</TotalTime>
  <Pages>32</Pages>
  <Words>11152</Words>
  <Characters>60222</Characters>
  <Application>Microsoft Office Word</Application>
  <DocSecurity>0</DocSecurity>
  <Lines>501</Lines>
  <Paragraphs>14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123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044</cp:revision>
  <cp:lastPrinted>2003-10-22T01:33:00Z</cp:lastPrinted>
  <dcterms:created xsi:type="dcterms:W3CDTF">2018-05-30T22:47:00Z</dcterms:created>
  <dcterms:modified xsi:type="dcterms:W3CDTF">2020-05-3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